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23C1C5E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54E8C3C4"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1A57BDB"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79AF56DF"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w:t>
      </w:r>
      <w:proofErr w:type="gramStart"/>
      <w:r w:rsidRPr="00EA36F5">
        <w:rPr>
          <w:rFonts w:ascii="Times New Roman" w:eastAsia="Times New Roman" w:hAnsi="Times New Roman" w:cs="Times New Roman"/>
          <w:color w:val="000000"/>
          <w:kern w:val="0"/>
          <w:shd w:val="clear" w:color="auto" w:fill="FFFFFF"/>
          <w:lang w:eastAsia="en-GB"/>
          <w14:ligatures w14:val="none"/>
        </w:rPr>
        <w:t>the ”standard</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0D6B320A"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3ECCF950"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2F208BCD" w:rsidR="0034544A" w:rsidRDefault="0034544A"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0A6453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927E40A"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w:t>
      </w:r>
      <w:r w:rsidRPr="00EA36F5">
        <w:rPr>
          <w:rFonts w:ascii="Times New Roman" w:eastAsia="Times New Roman" w:hAnsi="Times New Roman" w:cs="Times New Roman"/>
          <w:color w:val="000000"/>
          <w:kern w:val="0"/>
          <w:shd w:val="clear" w:color="auto" w:fill="FFFFFF"/>
          <w:lang w:eastAsia="en-GB"/>
          <w14:ligatures w14:val="none"/>
        </w:rPr>
        <w:lastRenderedPageBreak/>
        <w:t>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lastRenderedPageBreak/>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41C50"/>
    <w:rsid w:val="0017216A"/>
    <w:rsid w:val="001A44CE"/>
    <w:rsid w:val="001B63E7"/>
    <w:rsid w:val="00217943"/>
    <w:rsid w:val="002659C1"/>
    <w:rsid w:val="002A490E"/>
    <w:rsid w:val="002B6D26"/>
    <w:rsid w:val="00300F64"/>
    <w:rsid w:val="00330DB3"/>
    <w:rsid w:val="00333396"/>
    <w:rsid w:val="003358BA"/>
    <w:rsid w:val="00343EC0"/>
    <w:rsid w:val="0034544A"/>
    <w:rsid w:val="003A3646"/>
    <w:rsid w:val="003A7926"/>
    <w:rsid w:val="003C2837"/>
    <w:rsid w:val="003D57EB"/>
    <w:rsid w:val="00423C72"/>
    <w:rsid w:val="00475071"/>
    <w:rsid w:val="004804A9"/>
    <w:rsid w:val="004E4F3F"/>
    <w:rsid w:val="004F1F08"/>
    <w:rsid w:val="004F6E77"/>
    <w:rsid w:val="0050792A"/>
    <w:rsid w:val="00550391"/>
    <w:rsid w:val="00580B6D"/>
    <w:rsid w:val="006472C9"/>
    <w:rsid w:val="00664D20"/>
    <w:rsid w:val="00665703"/>
    <w:rsid w:val="006662F4"/>
    <w:rsid w:val="006A0F2D"/>
    <w:rsid w:val="006D0E30"/>
    <w:rsid w:val="006E73FD"/>
    <w:rsid w:val="007777A6"/>
    <w:rsid w:val="007A06D6"/>
    <w:rsid w:val="007E5667"/>
    <w:rsid w:val="00840999"/>
    <w:rsid w:val="00846DE4"/>
    <w:rsid w:val="00862D23"/>
    <w:rsid w:val="0087539F"/>
    <w:rsid w:val="008802BE"/>
    <w:rsid w:val="008B3287"/>
    <w:rsid w:val="008C351B"/>
    <w:rsid w:val="008D2444"/>
    <w:rsid w:val="008F70B0"/>
    <w:rsid w:val="0090650C"/>
    <w:rsid w:val="00911C36"/>
    <w:rsid w:val="00943267"/>
    <w:rsid w:val="009D5C64"/>
    <w:rsid w:val="009E179D"/>
    <w:rsid w:val="009F3C0E"/>
    <w:rsid w:val="00A10492"/>
    <w:rsid w:val="00A25397"/>
    <w:rsid w:val="00A52041"/>
    <w:rsid w:val="00AA29C5"/>
    <w:rsid w:val="00AE02F2"/>
    <w:rsid w:val="00B11C55"/>
    <w:rsid w:val="00B24347"/>
    <w:rsid w:val="00B43A7D"/>
    <w:rsid w:val="00B43D04"/>
    <w:rsid w:val="00B664EF"/>
    <w:rsid w:val="00BC50F4"/>
    <w:rsid w:val="00BD0C04"/>
    <w:rsid w:val="00BD6667"/>
    <w:rsid w:val="00C0203A"/>
    <w:rsid w:val="00C5494C"/>
    <w:rsid w:val="00C7441A"/>
    <w:rsid w:val="00C8444D"/>
    <w:rsid w:val="00C87E21"/>
    <w:rsid w:val="00DC3410"/>
    <w:rsid w:val="00E13631"/>
    <w:rsid w:val="00E76443"/>
    <w:rsid w:val="00E768CF"/>
    <w:rsid w:val="00E92338"/>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1</Pages>
  <Words>3577</Words>
  <Characters>2039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45</cp:revision>
  <dcterms:created xsi:type="dcterms:W3CDTF">2023-06-21T02:43:00Z</dcterms:created>
  <dcterms:modified xsi:type="dcterms:W3CDTF">2023-07-06T03:43:00Z</dcterms:modified>
</cp:coreProperties>
</file>